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600D" w:rsidRPr="00AE37AA" w:rsidRDefault="006A0BAF" w:rsidP="006A0BAF">
      <w:pPr>
        <w:pStyle w:val="NoSpacing"/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AE37AA">
        <w:rPr>
          <w:rFonts w:ascii="Times New Roman" w:hAnsi="Times New Roman"/>
          <w:b/>
          <w:sz w:val="24"/>
          <w:szCs w:val="24"/>
          <w:lang w:val="en-US"/>
        </w:rPr>
        <w:t xml:space="preserve">Table </w:t>
      </w:r>
      <w:r w:rsidR="000C07EC" w:rsidRPr="00AE37AA">
        <w:rPr>
          <w:rFonts w:ascii="Times New Roman" w:hAnsi="Times New Roman"/>
          <w:b/>
          <w:sz w:val="24"/>
          <w:szCs w:val="24"/>
          <w:lang w:val="en-US"/>
        </w:rPr>
        <w:t>A1</w:t>
      </w:r>
      <w:r w:rsidR="00D7600D" w:rsidRPr="00AE37AA">
        <w:rPr>
          <w:rFonts w:ascii="Times New Roman" w:hAnsi="Times New Roman"/>
          <w:b/>
          <w:sz w:val="24"/>
          <w:szCs w:val="24"/>
          <w:lang w:val="en-US"/>
        </w:rPr>
        <w:t xml:space="preserve"> - List of locations surveyed</w:t>
      </w:r>
    </w:p>
    <w:p w:rsidR="00E70F02" w:rsidRPr="00E70F02" w:rsidRDefault="00E70F02" w:rsidP="00E70F02">
      <w:pPr>
        <w:spacing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val="en-US"/>
        </w:rPr>
      </w:pPr>
      <w:r w:rsidRPr="00382E11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Name and coordinates of locations surveyed during 2009-2011, ordered from north to south. Presence/absence of the species and latest known year of its presence is also reported.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Historical and current endpoints are in bold while *depicts the small and restricted population outside present southern endpoint. In brackets, reference to the bibliographic data (and references therein) used to assert the year: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 xml:space="preserve">(a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Margalet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J.L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Almaraz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, T., Navarro, M.J., Pérez-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Ruzaf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I.M. (1993).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Mapas de distribución de algas marinas de la Península Ibérica. III. </w:t>
      </w:r>
      <w:r w:rsidRPr="00E70F02">
        <w:rPr>
          <w:rFonts w:ascii="Times New Roman" w:eastAsia="Times New Roman" w:hAnsi="Times New Roman"/>
          <w:i/>
          <w:iCs/>
          <w:color w:val="000000"/>
          <w:sz w:val="24"/>
          <w:szCs w:val="24"/>
          <w:lang w:val="pt-PT"/>
        </w:rPr>
        <w:t xml:space="preserve">Fucus ceranoides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L., </w:t>
      </w:r>
      <w:r w:rsidRPr="00E70F02">
        <w:rPr>
          <w:rFonts w:ascii="Times New Roman" w:eastAsia="Times New Roman" w:hAnsi="Times New Roman"/>
          <w:i/>
          <w:iCs/>
          <w:color w:val="000000"/>
          <w:sz w:val="24"/>
          <w:szCs w:val="24"/>
          <w:lang w:val="pt-PT"/>
        </w:rPr>
        <w:t xml:space="preserve">F. serratus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L., </w:t>
      </w:r>
      <w:r w:rsidRPr="00E70F02">
        <w:rPr>
          <w:rFonts w:ascii="Times New Roman" w:eastAsia="Times New Roman" w:hAnsi="Times New Roman"/>
          <w:i/>
          <w:iCs/>
          <w:color w:val="000000"/>
          <w:sz w:val="24"/>
          <w:szCs w:val="24"/>
          <w:lang w:val="pt-PT"/>
        </w:rPr>
        <w:t xml:space="preserve">F. spiralis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L. y </w:t>
      </w:r>
      <w:r w:rsidRPr="00E70F02">
        <w:rPr>
          <w:rFonts w:ascii="Times New Roman" w:eastAsia="Times New Roman" w:hAnsi="Times New Roman"/>
          <w:i/>
          <w:iCs/>
          <w:color w:val="000000"/>
          <w:sz w:val="24"/>
          <w:szCs w:val="24"/>
          <w:lang w:val="pt-PT"/>
        </w:rPr>
        <w:t xml:space="preserve">F. vesiculosus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L. (Fucales, Fucophyceae). Botanica Complutensis 18: 267-290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pt-PT"/>
        </w:rPr>
        <w:t xml:space="preserve">(b)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Fishet-Piette, E., Duperjer, R. (1963).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Situation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basqu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en 1961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et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1962. </w:t>
      </w:r>
      <w:proofErr w:type="spellStart"/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Bulí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Centude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Rech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Sci. Biarritz 4:407-416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</w:rPr>
        <w:t xml:space="preserve">(c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Moalic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, Y., Arnaud-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Haond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, S., Perrin, C., Pearson, G.A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Serrão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, E.A. (2011)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Travelling in time with networks: Revealing present day hybridization versus ancestral polymorphism between two species of brown algae, </w:t>
      </w:r>
      <w:proofErr w:type="spellStart"/>
      <w:r w:rsidRPr="00E70F02">
        <w:rPr>
          <w:rFonts w:ascii="Times New Roman" w:eastAsia="Times New Roman" w:hAnsi="Times New Roman"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i/>
          <w:color w:val="000000"/>
          <w:sz w:val="24"/>
          <w:szCs w:val="24"/>
        </w:rPr>
        <w:t>vesiculosu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and </w:t>
      </w:r>
      <w:r w:rsidRPr="00E70F02">
        <w:rPr>
          <w:rFonts w:ascii="Times New Roman" w:eastAsia="Times New Roman" w:hAnsi="Times New Roman"/>
          <w:i/>
          <w:color w:val="000000"/>
          <w:sz w:val="24"/>
          <w:szCs w:val="24"/>
        </w:rPr>
        <w:t xml:space="preserve">F. </w:t>
      </w:r>
      <w:proofErr w:type="spellStart"/>
      <w:r w:rsidRPr="00E70F02">
        <w:rPr>
          <w:rFonts w:ascii="Times New Roman" w:eastAsia="Times New Roman" w:hAnsi="Times New Roman"/>
          <w:i/>
          <w:color w:val="000000"/>
          <w:sz w:val="24"/>
          <w:szCs w:val="24"/>
        </w:rPr>
        <w:t>spirali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BMC Evolutionary Biology 11: 33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pt-PT"/>
        </w:rPr>
        <w:t xml:space="preserve">(d)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pt-PT"/>
        </w:rPr>
        <w:t xml:space="preserve">Lima, F. P., Ribeiro, P. A., Queiroz, N., Hawkins, S. J., Santos, A. M (2007).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Do distributional shifts of northern and southern species of algae match the warming pattern? Global Change Biology 13:2592-2604 – 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according to personal observations of 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Pearson, G. A. &amp;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Serrão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, E. A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 and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>Berecibar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, E., this record of </w:t>
      </w:r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  <w:lang w:val="en-US"/>
        </w:rPr>
        <w:t xml:space="preserve">F.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  <w:lang w:val="en-US"/>
        </w:rPr>
        <w:t>vesiculos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 is likely to be a misidentification of </w:t>
      </w:r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  <w:lang w:val="en-US"/>
        </w:rPr>
        <w:t xml:space="preserve">F.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  <w:lang w:val="en-US"/>
        </w:rPr>
        <w:t>spirali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, the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  <w:lang w:val="en-US"/>
        </w:rPr>
        <w:t xml:space="preserve"> species that at that time occurred at that site. Moreover, </w:t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Lima et al. </w:t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fldChar w:fldCharType="begin"/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instrText xml:space="preserve"> ADDIN EN.CITE &lt;EndNote&gt;&lt;Cite ExcludeAuth="1"&gt;&lt;Author&gt;Lima&lt;/Author&gt;&lt;Year&gt;2007&lt;/Year&gt;&lt;RecNum&gt;78&lt;/RecNum&gt;&lt;DisplayText&gt;[37]&lt;/DisplayText&gt;&lt;record&gt;&lt;rec-number&gt;78&lt;/rec-number&gt;&lt;foreign-keys&gt;&lt;key app="EN" db-id="dz05ptr98p9xv5ert22vpwvo59sp5dzewraw"&gt;78&lt;/key&gt;&lt;/foreign-keys&gt;&lt;ref-type name="Journal Article"&gt;17&lt;/ref-type&gt;&lt;contributors&gt;&lt;authors&gt;&lt;author&gt;Lima, F. P.&lt;/author&gt;&lt;author&gt;Ribeiro, P. A.&lt;/author&gt;&lt;author&gt;Queiroz, N.&lt;/author&gt;&lt;author&gt;Hawkins, S. J.&lt;/author&gt;&lt;author&gt;Santos, A. M.&lt;/author&gt;&lt;/authors&gt;&lt;/contributors&gt;&lt;titles&gt;&lt;title&gt;Do distributional shifts of northern and southern species of algae match the warming pattern?&lt;/title&gt;&lt;secondary-title&gt;Global Change Biology&lt;/secondary-title&gt;&lt;/titles&gt;&lt;periodical&gt;&lt;full-title&gt;Global Change Biology&lt;/full-title&gt;&lt;/periodical&gt;&lt;pages&gt;2592-2604&lt;/pages&gt;&lt;volume&gt;13&lt;/volume&gt;&lt;number&gt;12&lt;/number&gt;&lt;keywords&gt;&lt;keyword&gt;air temperature&lt;/keyword&gt;&lt;keyword&gt;biogeography&lt;/keyword&gt;&lt;keyword&gt;climate change&lt;/keyword&gt;&lt;keyword&gt;intertidal macroalgae&lt;/keyword&gt;&lt;keyword&gt;Portugal&lt;/keyword&gt;&lt;keyword&gt;range limit&lt;/keyword&gt;&lt;keyword&gt;rocky shores&lt;/keyword&gt;&lt;keyword&gt;sea surface temperature&lt;/keyword&gt;&lt;/keywords&gt;&lt;dates&gt;&lt;year&gt;2007&lt;/year&gt;&lt;/dates&gt;&lt;publisher&gt;Blackwell Publishing Ltd&lt;/publisher&gt;&lt;isbn&gt;1365-2486&lt;/isbn&gt;&lt;urls&gt;&lt;related-urls&gt;&lt;url&gt;http://dx.doi.org/10.1111/j.1365-2486.2007.01451.x&lt;/url&gt;&lt;/related-urls&gt;&lt;pdf-urls&gt;&lt;url&gt;file://C:\Users\Bacco\Documents\My EndNote Library.Data\PDF\Limaetal2007GlobalChangeBiology.pdf&lt;/url&gt;&lt;/pdf-urls&gt;&lt;/urls&gt;&lt;electronic-resource-num&gt;10.1111/j.1365-2486.2007.01451.x&lt;/electronic-resource-num&gt;&lt;/record&gt;&lt;/Cite&gt;&lt;/EndNote&gt;</w:instrText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fldChar w:fldCharType="separate"/>
      </w:r>
      <w:r w:rsidRPr="00E70F02">
        <w:rPr>
          <w:rFonts w:ascii="Times New Roman" w:hAnsi="Times New Roman"/>
          <w:noProof/>
          <w:color w:val="000000"/>
          <w:sz w:val="24"/>
          <w:szCs w:val="24"/>
          <w:lang w:val="en-US" w:eastAsia="pt-PT"/>
        </w:rPr>
        <w:t>[</w:t>
      </w:r>
      <w:hyperlink w:anchor="_ENREF_37" w:tooltip="Lima, 2007 #78" w:history="1">
        <w:r w:rsidRPr="00E70F02">
          <w:rPr>
            <w:rFonts w:ascii="Times New Roman" w:hAnsi="Times New Roman"/>
            <w:noProof/>
            <w:color w:val="000000"/>
            <w:sz w:val="24"/>
            <w:szCs w:val="24"/>
            <w:lang w:val="en-US" w:eastAsia="pt-PT"/>
          </w:rPr>
          <w:t>37</w:t>
        </w:r>
      </w:hyperlink>
      <w:r w:rsidRPr="00E70F02">
        <w:rPr>
          <w:rFonts w:ascii="Times New Roman" w:hAnsi="Times New Roman"/>
          <w:noProof/>
          <w:color w:val="000000"/>
          <w:sz w:val="24"/>
          <w:szCs w:val="24"/>
          <w:lang w:val="en-US" w:eastAsia="pt-PT"/>
        </w:rPr>
        <w:t>]</w:t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fldChar w:fldCharType="end"/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 has focused on the Portuguese open coast, excluding from the study the habitat of southern </w:t>
      </w:r>
      <w:r w:rsidRPr="00E70F02">
        <w:rPr>
          <w:rFonts w:ascii="Times New Roman" w:hAnsi="Times New Roman"/>
          <w:i/>
          <w:color w:val="000000"/>
          <w:sz w:val="24"/>
          <w:szCs w:val="24"/>
          <w:lang w:val="en-US" w:eastAsia="pt-PT"/>
        </w:rPr>
        <w:t xml:space="preserve">F. </w:t>
      </w:r>
      <w:proofErr w:type="spellStart"/>
      <w:r w:rsidRPr="00E70F02">
        <w:rPr>
          <w:rFonts w:ascii="Times New Roman" w:hAnsi="Times New Roman"/>
          <w:i/>
          <w:color w:val="000000"/>
          <w:sz w:val="24"/>
          <w:szCs w:val="24"/>
          <w:lang w:val="en-US" w:eastAsia="pt-PT"/>
        </w:rPr>
        <w:t>vesiculosus</w:t>
      </w:r>
      <w:proofErr w:type="spellEnd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, estuaries and coastal lagoons </w:t>
      </w:r>
      <w:r w:rsidRPr="00E70F02">
        <w:rPr>
          <w:rFonts w:ascii="Times New Roman" w:hAnsi="Times New Roman"/>
          <w:sz w:val="24"/>
          <w:szCs w:val="24"/>
          <w:lang w:val="en-US" w:eastAsia="pt-PT"/>
        </w:rPr>
        <w:fldChar w:fldCharType="begin">
          <w:fldData xml:space="preserve">PEVuZE5vdGU+PENpdGU+PEF1dGhvcj5HYXlyYWw8L0F1dGhvcj48WWVhcj4xOTU4PC9ZZWFyPjxS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</w:fldData>
        </w:fldChar>
      </w:r>
      <w:r w:rsidRPr="00E70F02">
        <w:rPr>
          <w:rFonts w:ascii="Times New Roman" w:hAnsi="Times New Roman"/>
          <w:sz w:val="24"/>
          <w:szCs w:val="24"/>
          <w:lang w:val="en-US" w:eastAsia="pt-PT"/>
        </w:rPr>
        <w:instrText xml:space="preserve"> ADDIN EN.CITE </w:instrText>
      </w:r>
      <w:r w:rsidRPr="00E70F02">
        <w:rPr>
          <w:rFonts w:ascii="Times New Roman" w:hAnsi="Times New Roman"/>
          <w:sz w:val="24"/>
          <w:szCs w:val="24"/>
          <w:lang w:val="en-US" w:eastAsia="pt-PT"/>
        </w:rPr>
        <w:fldChar w:fldCharType="begin">
          <w:fldData xml:space="preserve">PEVuZE5vdGU+PENpdGU+PEF1dGhvcj5HYXlyYWw8L0F1dGhvcj48WWVhcj4xOTU4PC9ZZWFyPjxS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</w:fldData>
        </w:fldChar>
      </w:r>
      <w:r w:rsidRPr="00E70F02">
        <w:rPr>
          <w:rFonts w:ascii="Times New Roman" w:hAnsi="Times New Roman"/>
          <w:sz w:val="24"/>
          <w:szCs w:val="24"/>
          <w:lang w:val="en-US" w:eastAsia="pt-PT"/>
        </w:rPr>
        <w:instrText xml:space="preserve"> ADDIN EN.CITE.DATA </w:instrText>
      </w:r>
      <w:r w:rsidRPr="00E70F02">
        <w:rPr>
          <w:rFonts w:ascii="Times New Roman" w:hAnsi="Times New Roman"/>
          <w:sz w:val="24"/>
          <w:szCs w:val="24"/>
          <w:lang w:val="en-US" w:eastAsia="pt-PT"/>
        </w:rPr>
      </w:r>
      <w:r w:rsidRPr="00E70F02">
        <w:rPr>
          <w:rFonts w:ascii="Times New Roman" w:hAnsi="Times New Roman"/>
          <w:sz w:val="24"/>
          <w:szCs w:val="24"/>
          <w:lang w:val="en-US" w:eastAsia="pt-PT"/>
        </w:rPr>
        <w:fldChar w:fldCharType="end"/>
      </w:r>
      <w:r w:rsidRPr="00E70F02">
        <w:rPr>
          <w:rFonts w:ascii="Times New Roman" w:hAnsi="Times New Roman"/>
          <w:sz w:val="24"/>
          <w:szCs w:val="24"/>
          <w:lang w:val="en-US" w:eastAsia="pt-PT"/>
        </w:rPr>
      </w:r>
      <w:r w:rsidRPr="00E70F02">
        <w:rPr>
          <w:rFonts w:ascii="Times New Roman" w:hAnsi="Times New Roman"/>
          <w:sz w:val="24"/>
          <w:szCs w:val="24"/>
          <w:lang w:val="en-US" w:eastAsia="pt-PT"/>
        </w:rPr>
        <w:fldChar w:fldCharType="separate"/>
      </w:r>
      <w:r w:rsidRPr="00E70F02">
        <w:rPr>
          <w:rFonts w:ascii="Times New Roman" w:hAnsi="Times New Roman"/>
          <w:noProof/>
          <w:sz w:val="24"/>
          <w:szCs w:val="24"/>
          <w:lang w:val="en-US" w:eastAsia="pt-PT"/>
        </w:rPr>
        <w:t>[</w:t>
      </w:r>
      <w:hyperlink w:anchor="_ENREF_26" w:tooltip="Ardré, 1971 #557" w:history="1">
        <w:r w:rsidRPr="00E70F02">
          <w:rPr>
            <w:rFonts w:ascii="Times New Roman" w:hAnsi="Times New Roman"/>
            <w:noProof/>
            <w:sz w:val="24"/>
            <w:szCs w:val="24"/>
            <w:lang w:val="en-US" w:eastAsia="pt-PT"/>
          </w:rPr>
          <w:t>26</w:t>
        </w:r>
      </w:hyperlink>
      <w:r w:rsidRPr="00E70F02">
        <w:rPr>
          <w:rFonts w:ascii="Times New Roman" w:hAnsi="Times New Roman"/>
          <w:noProof/>
          <w:sz w:val="24"/>
          <w:szCs w:val="24"/>
          <w:lang w:val="en-US" w:eastAsia="pt-PT"/>
        </w:rPr>
        <w:t xml:space="preserve">, </w:t>
      </w:r>
      <w:hyperlink w:anchor="_ENREF_104" w:tooltip="Gayral, 1958 #617" w:history="1">
        <w:r w:rsidRPr="00E70F02">
          <w:rPr>
            <w:rFonts w:ascii="Times New Roman" w:hAnsi="Times New Roman"/>
            <w:noProof/>
            <w:sz w:val="24"/>
            <w:szCs w:val="24"/>
            <w:lang w:val="en-US" w:eastAsia="pt-PT"/>
          </w:rPr>
          <w:t>104</w:t>
        </w:r>
      </w:hyperlink>
      <w:r w:rsidRPr="00E70F02">
        <w:rPr>
          <w:rFonts w:ascii="Times New Roman" w:hAnsi="Times New Roman"/>
          <w:noProof/>
          <w:sz w:val="24"/>
          <w:szCs w:val="24"/>
          <w:lang w:val="en-US" w:eastAsia="pt-PT"/>
        </w:rPr>
        <w:t xml:space="preserve">, </w:t>
      </w:r>
      <w:hyperlink w:anchor="_ENREF_105" w:tooltip="Ladah, 2003 #156" w:history="1">
        <w:r w:rsidRPr="00E70F02">
          <w:rPr>
            <w:rFonts w:ascii="Times New Roman" w:hAnsi="Times New Roman"/>
            <w:noProof/>
            <w:sz w:val="24"/>
            <w:szCs w:val="24"/>
            <w:lang w:val="en-US" w:eastAsia="pt-PT"/>
          </w:rPr>
          <w:t>105</w:t>
        </w:r>
      </w:hyperlink>
      <w:r w:rsidRPr="00E70F02">
        <w:rPr>
          <w:rFonts w:ascii="Times New Roman" w:hAnsi="Times New Roman"/>
          <w:noProof/>
          <w:sz w:val="24"/>
          <w:szCs w:val="24"/>
          <w:lang w:val="en-US" w:eastAsia="pt-PT"/>
        </w:rPr>
        <w:t>]</w:t>
      </w:r>
      <w:r w:rsidRPr="00E70F02">
        <w:rPr>
          <w:rFonts w:ascii="Times New Roman" w:hAnsi="Times New Roman"/>
          <w:sz w:val="24"/>
          <w:szCs w:val="24"/>
          <w:lang w:val="en-US" w:eastAsia="pt-PT"/>
        </w:rPr>
        <w:fldChar w:fldCharType="end"/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 and southern Spanish and north African populations. Their sampling was performed in the early 2000s when the species </w:t>
      </w:r>
      <w:r w:rsidRPr="00E70F02">
        <w:rPr>
          <w:rFonts w:ascii="Times New Roman" w:hAnsi="Times New Roman"/>
          <w:i/>
          <w:color w:val="000000"/>
          <w:sz w:val="24"/>
          <w:szCs w:val="24"/>
          <w:lang w:val="en-US" w:eastAsia="pt-PT"/>
        </w:rPr>
        <w:t xml:space="preserve">F. </w:t>
      </w:r>
      <w:proofErr w:type="spellStart"/>
      <w:r w:rsidRPr="00E70F02">
        <w:rPr>
          <w:rFonts w:ascii="Times New Roman" w:hAnsi="Times New Roman"/>
          <w:i/>
          <w:color w:val="000000"/>
          <w:sz w:val="24"/>
          <w:szCs w:val="24"/>
          <w:lang w:val="en-US" w:eastAsia="pt-PT"/>
        </w:rPr>
        <w:t>vesicul</w:t>
      </w:r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>osus</w:t>
      </w:r>
      <w:proofErr w:type="spellEnd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 was still present along the Algarve (southern Portugal) coast in the </w:t>
      </w:r>
      <w:proofErr w:type="spellStart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>Arade</w:t>
      </w:r>
      <w:proofErr w:type="spellEnd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 estuary, the </w:t>
      </w:r>
      <w:proofErr w:type="spellStart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>Ria</w:t>
      </w:r>
      <w:proofErr w:type="spellEnd"/>
      <w:r w:rsidRPr="00E70F02">
        <w:rPr>
          <w:rFonts w:ascii="Times New Roman" w:hAnsi="Times New Roman"/>
          <w:color w:val="000000"/>
          <w:sz w:val="24"/>
          <w:szCs w:val="24"/>
          <w:lang w:val="en-US" w:eastAsia="pt-PT"/>
        </w:rPr>
        <w:t xml:space="preserve"> Formosa coastal lagoon and the Guadiana estuary, and further south in Morocco (our records and DNA sample collections, Table SM1)</w:t>
      </w:r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</w:rPr>
        <w:t>(e)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Machado, S. (2007) The origin of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vesiculos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in the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Ria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Formosa. </w:t>
      </w:r>
      <w:proofErr w:type="gram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onours thesis in Biochemistry.</w:t>
      </w:r>
      <w:proofErr w:type="gram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University of Algarve, </w:t>
      </w:r>
      <w:proofErr w:type="gram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Portugal.</w:t>
      </w:r>
      <w:r w:rsidRPr="00E70F02">
        <w:rPr>
          <w:rFonts w:ascii="Times New Roman" w:eastAsia="Times New Roman" w:hAnsi="Times New Roman"/>
          <w:color w:val="000000"/>
          <w:sz w:val="24"/>
          <w:szCs w:val="24"/>
        </w:rPr>
        <w:t>;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</w:rPr>
        <w:t xml:space="preserve">(f) 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Pearson, G.A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oarau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G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Lago-Leston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A., Coyer, J.A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Kube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M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enckel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K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Serrão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E.A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Corre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E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Stam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W.T., Olsen, J.L. (2010). An expressed sequence tag (EST) analysis of the intertidal brown 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lastRenderedPageBreak/>
        <w:t xml:space="preserve">seaweeds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serrat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(L.) and </w:t>
      </w:r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F.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vesiculos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(L.) </w:t>
      </w:r>
      <w:proofErr w:type="gram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(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eterokontophyta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Phaeophyceae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) in response to abiotic stressors.</w:t>
      </w:r>
      <w:proofErr w:type="gram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Marine Biotechnology, 12:195-213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</w:rPr>
        <w:t xml:space="preserve">(g) 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Perrin, C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Daguin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C., Van de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Vliet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M., Engel, C.R., Pearson, G.A.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Serrão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E.A. (2007). Implications of mating system for genetic diversity of sister algal species: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spirali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and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vesiculos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(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eterokontophyta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Phaeophyceae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). </w:t>
      </w:r>
      <w:proofErr w:type="gram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European Journal of Phycology.</w:t>
      </w:r>
      <w:proofErr w:type="gram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42: 219-230;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</w:rPr>
        <w:t xml:space="preserve"> (h)</w:t>
      </w:r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Coyer JA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oarau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G, Costa JF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Hogerdijk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B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Serrão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EA,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Billard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E, Valero M, Pearson GA, Olsen JL (2011). </w:t>
      </w:r>
      <w:proofErr w:type="gram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Evolution and diversification within the intertidal brown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macroalgae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Fucus</w:t>
      </w:r>
      <w:proofErr w:type="spellEnd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spirali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/</w:t>
      </w:r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 xml:space="preserve">F. </w:t>
      </w:r>
      <w:proofErr w:type="spellStart"/>
      <w:r w:rsidRPr="00E70F02">
        <w:rPr>
          <w:rFonts w:ascii="Times New Roman" w:eastAsia="Times New Roman" w:hAnsi="Times New Roman"/>
          <w:bCs/>
          <w:i/>
          <w:color w:val="000000"/>
          <w:sz w:val="24"/>
          <w:szCs w:val="24"/>
        </w:rPr>
        <w:t>vesiculosu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species complex in the North Atlantic.</w:t>
      </w:r>
      <w:proofErr w:type="gram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Molecular </w:t>
      </w:r>
      <w:proofErr w:type="spellStart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>Phylogenetics</w:t>
      </w:r>
      <w:proofErr w:type="spellEnd"/>
      <w:r w:rsidRPr="00E70F02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and Evolution 58: 283-296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>(</w:t>
      </w:r>
      <w:proofErr w:type="spellStart"/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>i</w:t>
      </w:r>
      <w:proofErr w:type="spellEnd"/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 xml:space="preserve">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enhissoun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S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oudouresqu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C.-F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Verlaqu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M. (2002).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A checklist of the seaweeds of the Mediterranean and Atlantic Coasts of Morocco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II.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Phaeophycea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otanic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Marina 45: 217–230.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 xml:space="preserve">(k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Kazzaz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M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Riadi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H. (1998).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Inventair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ibliographiqu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des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algue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enthique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du littoral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marocain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I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Chlorophycea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et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Phaeophycea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Act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otánic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malacitan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23: 23-41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 xml:space="preserve">(j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Russel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G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Hockin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D. C. (1988).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The Seaweeds of the lagoon and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Khnifis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the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Tarfaya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coast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In :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Dakki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M. &amp;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Ligny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W. for (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Ed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): The Lagoon and Its Surrounding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Khnifis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environment (Province of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La'youn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, Morocco). Trav. Inst. Sci.,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Mem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. </w:t>
      </w:r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Occasional Papers, p. 37 to 40; </w:t>
      </w:r>
      <w:r w:rsidRPr="00E70F02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 xml:space="preserve">(l)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Bergier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, P. (2009)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proofErr w:type="gram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Où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voir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les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oiseaux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dans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le Sahara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Atlantique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marocain</w:t>
      </w:r>
      <w:proofErr w:type="spell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Go-South Bull.</w:t>
      </w:r>
      <w:proofErr w:type="gramEnd"/>
      <w:r w:rsidRPr="00E70F02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6, 1-71.</w:t>
      </w:r>
    </w:p>
    <w:p w:rsidR="00E70F02" w:rsidRPr="006A0BAF" w:rsidRDefault="00E70F02" w:rsidP="006A0BAF">
      <w:pPr>
        <w:pStyle w:val="NoSpacing"/>
        <w:spacing w:line="480" w:lineRule="auto"/>
        <w:jc w:val="both"/>
        <w:rPr>
          <w:rFonts w:ascii="Arial" w:hAnsi="Arial" w:cs="Arial"/>
          <w:b/>
          <w:lang w:val="en-US"/>
        </w:rPr>
      </w:pPr>
    </w:p>
    <w:tbl>
      <w:tblPr>
        <w:tblW w:w="10632" w:type="dxa"/>
        <w:tblInd w:w="-176" w:type="dxa"/>
        <w:tblLayout w:type="fixed"/>
        <w:tblLook w:val="04A0" w:firstRow="1" w:lastRow="0" w:firstColumn="1" w:lastColumn="0" w:noHBand="0" w:noVBand="1"/>
      </w:tblPr>
      <w:tblGrid>
        <w:gridCol w:w="3686"/>
        <w:gridCol w:w="3402"/>
        <w:gridCol w:w="1134"/>
        <w:gridCol w:w="2410"/>
      </w:tblGrid>
      <w:tr w:rsidR="00690578" w:rsidRPr="00690578" w:rsidTr="00916FD3">
        <w:trPr>
          <w:trHeight w:val="324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ocation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ordinates - Lat, Lon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resence/absenc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916FD3" w:rsidRPr="00016568" w:rsidRDefault="00016568" w:rsidP="008D0057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ast recorded</w:t>
            </w:r>
            <w:r w:rsidR="00916F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="008D00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(reference to literature or </w:t>
            </w:r>
            <w:proofErr w:type="spellStart"/>
            <w:r w:rsidR="008D00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bser</w:t>
            </w:r>
            <w:proofErr w:type="spellEnd"/>
            <w:r w:rsidR="008D00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 listed in the legend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ondarrib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2'7.27"N, 1°47'32.00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bsent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ever recorded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  <w:t>San Sebastian-Playa de la Conch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9'8.48"N, 1°59'6.0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51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an Sebastian-</w:t>
            </w:r>
            <w:r w:rsidRPr="00016568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</w:t>
            </w: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laya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ndarret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9'2.42"N, 2°0'16.5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51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Zarautz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7'15.21"N, 2°10'39.1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60 (a, b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etar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8'2.25"N, 2°12'3.8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60 (a, b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Zuma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7'51.98"N, 2°15'2.30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74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erme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5'10.93"N, 2°43'14.2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87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Plenc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4'15.94"N, 2°57'2.7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88 (a,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l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b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9'35.47"N, 3° 1'3.2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87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stro-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Urdial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3'0.50"N, 3°13'2.0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60 (a, b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Colindr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43°23'36.63"N, 3°27'50.1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antander-</w:t>
            </w:r>
            <w:r w:rsidRPr="00016568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</w:t>
            </w: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l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unta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7'58.81"N, 3°45'58.9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uanc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5'30.44"N, 4° 1'56.9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óbrec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3'43.35"N, 4°13'22.7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an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Vincente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ell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arque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3'13.26"N, 4°23'59.4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a Franc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3'37.40"N, 4°34'17.7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lan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6'11.13"N, 4°50'9.0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an Martin de Mar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1'21.58"N, 5°23'30.9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iles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2'39.59"N, 5°38'42.4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ijón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2'42.21"N, 5°39'39.9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erán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5'0.36"N, 5°45'20.9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rna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4'39.87"N, 5°58'48.4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ncha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rted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3'45.32"N, 6°11'2.8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uarc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2'32.02"N, 6°32'4.3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uerto de Veg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3'56.86"N, 6°38'43.4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iguera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2'15.53"N, 7° 1'24.60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stropo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1'43.95"N, 7° 1'47.2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oz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3'58.29"N, 7°15'18.5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an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ibra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41'39.81"N, 7°26'16.5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Viveir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9'47.21"N, 7°35'52.8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rea Long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43'49.36"N, 7°40'54.3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rtiguei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40'59.56"N, 7°51'18.8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edei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39'34.12"N, 8°3'22.8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errol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9'1.61"N, 8°12'43.5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asaxe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do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edrid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9'23.45"N, 8°12'27.9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La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ruñ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22'10.01"N, 8°24'40.5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alaré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4'31.96"N, 8°56'42.0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rou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11'5.83"N, 9°6'25.2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i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ir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° 0'3.57"N, 9°15'34.6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uro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2°46'25.14"N, 9° 3'10.5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Pesquei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2°36'51.53"N, 8°52'57.2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onteved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2°25'39.87"N, 8°39'9.4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nid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2°11'45.17"N, 8°47'48.50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a Guardi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53'55.84"N, 8°52'32.1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aminh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53'0.23"N, 8°51'14.0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ontedo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44'46.71"N, 8°52'39.3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16568" w:rsidRPr="00016568" w:rsidRDefault="0001656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  <w:t>Viana do Castelo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1804B9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9057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41'56"N, 8°51'1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1804B9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1804B9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t-IT" w:eastAsia="en-GB"/>
              </w:rPr>
              <w:t>Viana do Castelo - Rio Lim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41'47.82"N, 8°51'4.6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moros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38'44.32"N, 8°49'31.1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puli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28'53.61"N, 8°46'36.7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óvo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do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Varzim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22'30.22"N, 8°45'53.0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indel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18'37.30"N, 8°44'30.2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rto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° 8'49.85"N, 8°40'3.5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i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veir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0°39'40.24"N, 8°43'44.6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igueir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a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oz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0° 8'45.69"N,  8°50'28.8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Alcochete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38°45'38.99"N, 8°56'28.4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2009-2011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Vila Nova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ilfonte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43'21.68"N, 8°47'10.8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1 (c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ngrin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 2'46.36"N, 8°52'46.7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001-2006 (d) 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rtima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 8'30.63"N, 8°31'48.0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5 (e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ro-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ia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Formos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 0'40.81"N, 7°59'28.00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8 (f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avir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 7'28.26"N, 7°38'35.8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1 (g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yamonte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12'48.49"N, 7°24'14.0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8 (h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El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ompid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°13'0.15"N, 7° 7'36.6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91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anlúcar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arramed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°47'23.88", 6°21'7.0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91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ádiz-La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alet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°31'58.79"N, 6°18'26.27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77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t-IT"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val="it-IT" w:eastAsia="en-GB"/>
              </w:rPr>
              <w:t>Cádiz-Playa de La Victori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°30'16.63"N, 6°16'42.8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77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ádiz-Puerto Real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°31'27.53"N, 6°10'52.6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re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9-2011*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arif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° 0'28.39"N, 5°36'24.7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88 (a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ange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5°46'58.87"N, 5°48'13.52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zilah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5°27'58.29"N, 6° 2'23.9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ixus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5°12'8.67"N, 6°6'47.8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1 (c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Kenit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4°15'58.47"N, 6°35'18.16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abat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4° 1'45.29"N, 6°49'46.8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3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k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Tema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3°56'50.28"N, 6°56'1.41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0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asablanca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3°36'33.25"N, 7°39'1.14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El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Jadid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3°15'10.19"N, 8°30'0.2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89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k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ualid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°44'34.00"N, 9°2'20.5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afi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°18'51.11"N, 9°15'1.89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ssaouir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1°30'36.72"N, 9°46'13.8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62 (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gadir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0°25'20.99"N, 9°36'57.25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ver reported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El </w:t>
            </w: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uati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8°28'34.09"N, 11°21'21.0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ver reported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Khnifiss</w:t>
            </w:r>
            <w:proofErr w:type="spellEnd"/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 xml:space="preserve"> Lagoon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27°59'40.82"N,12°16'33.9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1985-1988</w:t>
            </w: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j, l)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oujdou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6° 7'23.21"N, 14°30'0.18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ver reported</w:t>
            </w:r>
          </w:p>
        </w:tc>
      </w:tr>
      <w:tr w:rsidR="00690578" w:rsidRPr="00690578" w:rsidTr="00916FD3">
        <w:trPr>
          <w:trHeight w:val="324"/>
        </w:trPr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aklha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3°41'58.80"N, 15°55'39.43"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sen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690578" w:rsidRPr="00016568" w:rsidRDefault="00690578" w:rsidP="00690578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0165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ever reported</w:t>
            </w:r>
          </w:p>
        </w:tc>
      </w:tr>
    </w:tbl>
    <w:p w:rsidR="00F65EDE" w:rsidRDefault="00F65EDE">
      <w:pPr>
        <w:rPr>
          <w:lang w:val="it-IT"/>
        </w:rPr>
      </w:pPr>
      <w:bookmarkStart w:id="0" w:name="_GoBack"/>
      <w:bookmarkEnd w:id="0"/>
    </w:p>
    <w:sectPr w:rsidR="00F65EDE" w:rsidSect="00281947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E4805BC"/>
    <w:multiLevelType w:val="hybridMultilevel"/>
    <w:tmpl w:val="67D4B85A"/>
    <w:lvl w:ilvl="0" w:tplc="0C3A92AC">
      <w:start w:val="1"/>
      <w:numFmt w:val="lowerLetter"/>
      <w:lvlText w:val="(%1)"/>
      <w:lvlJc w:val="left"/>
      <w:pPr>
        <w:ind w:left="720" w:hanging="360"/>
      </w:pPr>
      <w:rPr>
        <w:rFonts w:ascii="Verdana" w:hAnsi="Verdana" w:hint="default"/>
        <w:color w:val="535154"/>
        <w:sz w:val="20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E2B1E1E"/>
    <w:multiLevelType w:val="hybridMultilevel"/>
    <w:tmpl w:val="67D4B85A"/>
    <w:lvl w:ilvl="0" w:tplc="0C3A92AC">
      <w:start w:val="1"/>
      <w:numFmt w:val="lowerLetter"/>
      <w:lvlText w:val="(%1)"/>
      <w:lvlJc w:val="left"/>
      <w:pPr>
        <w:ind w:left="720" w:hanging="360"/>
      </w:pPr>
      <w:rPr>
        <w:rFonts w:ascii="Verdana" w:hAnsi="Verdana" w:hint="default"/>
        <w:color w:val="535154"/>
        <w:sz w:val="20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2"/>
  </w:compat>
  <w:rsids>
    <w:rsidRoot w:val="007C48E2"/>
    <w:rsid w:val="00016568"/>
    <w:rsid w:val="00034DDD"/>
    <w:rsid w:val="00097239"/>
    <w:rsid w:val="000C07EC"/>
    <w:rsid w:val="00111DCD"/>
    <w:rsid w:val="001804B9"/>
    <w:rsid w:val="001C0287"/>
    <w:rsid w:val="001C24B1"/>
    <w:rsid w:val="001F60E7"/>
    <w:rsid w:val="0020662B"/>
    <w:rsid w:val="00266A74"/>
    <w:rsid w:val="00276116"/>
    <w:rsid w:val="00281947"/>
    <w:rsid w:val="00287FA9"/>
    <w:rsid w:val="002A47A6"/>
    <w:rsid w:val="002C33D3"/>
    <w:rsid w:val="002F3FF5"/>
    <w:rsid w:val="00346589"/>
    <w:rsid w:val="0036401D"/>
    <w:rsid w:val="003A3C27"/>
    <w:rsid w:val="003B7704"/>
    <w:rsid w:val="00444048"/>
    <w:rsid w:val="004B26B0"/>
    <w:rsid w:val="00506DEC"/>
    <w:rsid w:val="0052111E"/>
    <w:rsid w:val="005C483D"/>
    <w:rsid w:val="0063064F"/>
    <w:rsid w:val="00632019"/>
    <w:rsid w:val="00673DAD"/>
    <w:rsid w:val="00690578"/>
    <w:rsid w:val="006A0BAF"/>
    <w:rsid w:val="006C4EBD"/>
    <w:rsid w:val="00742D0B"/>
    <w:rsid w:val="007845E6"/>
    <w:rsid w:val="007C48E2"/>
    <w:rsid w:val="007F4EFF"/>
    <w:rsid w:val="00814CC7"/>
    <w:rsid w:val="00817AB7"/>
    <w:rsid w:val="008262B8"/>
    <w:rsid w:val="008740CD"/>
    <w:rsid w:val="00885E4F"/>
    <w:rsid w:val="00896BDB"/>
    <w:rsid w:val="008B51F4"/>
    <w:rsid w:val="008D0057"/>
    <w:rsid w:val="008D4CA4"/>
    <w:rsid w:val="00916FD3"/>
    <w:rsid w:val="00940A93"/>
    <w:rsid w:val="009509E8"/>
    <w:rsid w:val="00AE37AA"/>
    <w:rsid w:val="00B43AC6"/>
    <w:rsid w:val="00B77C60"/>
    <w:rsid w:val="00C35ED2"/>
    <w:rsid w:val="00C72576"/>
    <w:rsid w:val="00C86DAC"/>
    <w:rsid w:val="00CC1759"/>
    <w:rsid w:val="00CF456F"/>
    <w:rsid w:val="00D16C55"/>
    <w:rsid w:val="00D22432"/>
    <w:rsid w:val="00D3118D"/>
    <w:rsid w:val="00D41D4B"/>
    <w:rsid w:val="00D7600D"/>
    <w:rsid w:val="00D83584"/>
    <w:rsid w:val="00DB197F"/>
    <w:rsid w:val="00DB609B"/>
    <w:rsid w:val="00E4427E"/>
    <w:rsid w:val="00E70F02"/>
    <w:rsid w:val="00F65EDE"/>
    <w:rsid w:val="00FE44BF"/>
    <w:rsid w:val="00FF6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19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C48E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pp-place-title6">
    <w:name w:val="pp-place-title6"/>
    <w:basedOn w:val="DefaultParagraphFont"/>
    <w:rsid w:val="007C48E2"/>
    <w:rPr>
      <w:b/>
      <w:bCs/>
      <w:sz w:val="37"/>
      <w:szCs w:val="37"/>
    </w:rPr>
  </w:style>
  <w:style w:type="paragraph" w:styleId="NoSpacing">
    <w:name w:val="No Spacing"/>
    <w:qFormat/>
    <w:rsid w:val="00632019"/>
    <w:pPr>
      <w:spacing w:after="0" w:line="240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CF456F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3B7704"/>
    <w:rPr>
      <w:b w:val="0"/>
      <w:bCs w:val="0"/>
      <w:i/>
      <w:iCs/>
    </w:rPr>
  </w:style>
  <w:style w:type="paragraph" w:customStyle="1" w:styleId="NoSpacing1">
    <w:name w:val="No Spacing1"/>
    <w:uiPriority w:val="1"/>
    <w:qFormat/>
    <w:rsid w:val="003B7704"/>
    <w:pPr>
      <w:spacing w:after="0" w:line="240" w:lineRule="auto"/>
    </w:pPr>
    <w:rPr>
      <w:rFonts w:ascii="Calibri" w:eastAsia="Times New Roman" w:hAnsi="Calibri" w:cs="Times New Roman"/>
      <w:lang w:val="it-IT" w:eastAsia="it-IT"/>
    </w:rPr>
  </w:style>
  <w:style w:type="character" w:styleId="Hyperlink">
    <w:name w:val="Hyperlink"/>
    <w:basedOn w:val="DefaultParagraphFont"/>
    <w:uiPriority w:val="99"/>
    <w:unhideWhenUsed/>
    <w:rsid w:val="001C24B1"/>
    <w:rPr>
      <w:strike w:val="0"/>
      <w:dstrike w:val="0"/>
      <w:color w:val="588631"/>
      <w:u w:val="none"/>
      <w:effect w:val="non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89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8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0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3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9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2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2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DE04255-491C-435A-B130-201DDD33F3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1</TotalTime>
  <Pages>5</Pages>
  <Words>1610</Words>
  <Characters>9178</Characters>
  <Application>Microsoft Office Word</Application>
  <DocSecurity>0</DocSecurity>
  <Lines>76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107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astro</dc:creator>
  <cp:lastModifiedBy>KNicastro</cp:lastModifiedBy>
  <cp:revision>33</cp:revision>
  <cp:lastPrinted>2012-08-03T17:30:00Z</cp:lastPrinted>
  <dcterms:created xsi:type="dcterms:W3CDTF">2012-08-03T14:34:00Z</dcterms:created>
  <dcterms:modified xsi:type="dcterms:W3CDTF">2013-01-19T10:41:00Z</dcterms:modified>
</cp:coreProperties>
</file>